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A28FC" w14:textId="698BD1B2" w:rsidR="00DE4399" w:rsidRPr="00B9096E" w:rsidRDefault="00DE4399" w:rsidP="00B9096E">
      <w:pPr>
        <w:jc w:val="center"/>
        <w:rPr>
          <w:b/>
        </w:rPr>
      </w:pPr>
      <w:r w:rsidRPr="00B9096E">
        <w:rPr>
          <w:b/>
        </w:rPr>
        <w:t>Transport of Atmospheric Reactive Nitrogen: Relevance to Deposition to t</w:t>
      </w:r>
      <w:r w:rsidR="00A12DAB">
        <w:rPr>
          <w:b/>
        </w:rPr>
        <w:t>he Chesapeake and its Watershed</w:t>
      </w:r>
    </w:p>
    <w:p w14:paraId="6D4E127C" w14:textId="77777777" w:rsidR="00DE4399" w:rsidRDefault="00DE4399"/>
    <w:p w14:paraId="67280459" w14:textId="77777777" w:rsidR="00DE4399" w:rsidRDefault="00DE4399" w:rsidP="00435D9A">
      <w:pPr>
        <w:jc w:val="center"/>
        <w:outlineLvl w:val="0"/>
      </w:pPr>
      <w:r>
        <w:t>A brief report prepared for G. Tad Aburn, MDE</w:t>
      </w:r>
    </w:p>
    <w:p w14:paraId="5F68D760" w14:textId="4A8C0FD8" w:rsidR="00DE4399" w:rsidRDefault="00DE4399" w:rsidP="00B9096E">
      <w:pPr>
        <w:jc w:val="center"/>
      </w:pPr>
      <w:r>
        <w:t>By</w:t>
      </w:r>
    </w:p>
    <w:p w14:paraId="7A489E0B" w14:textId="7B5C716D" w:rsidR="00DE4399" w:rsidRDefault="00DE4399" w:rsidP="00B9096E">
      <w:pPr>
        <w:jc w:val="center"/>
      </w:pPr>
      <w:r>
        <w:t xml:space="preserve">Russell </w:t>
      </w:r>
      <w:r w:rsidR="00D66DD4">
        <w:t xml:space="preserve">R. </w:t>
      </w:r>
      <w:r>
        <w:t>Dickerson</w:t>
      </w:r>
    </w:p>
    <w:p w14:paraId="1B9E2A55" w14:textId="0333F576" w:rsidR="00DE4399" w:rsidRDefault="00DE4399" w:rsidP="00B9096E">
      <w:pPr>
        <w:jc w:val="center"/>
      </w:pPr>
      <w:r>
        <w:t>Dept. A</w:t>
      </w:r>
      <w:r w:rsidR="00D66DD4">
        <w:t>tmospheric and Oceanic Sciences</w:t>
      </w:r>
    </w:p>
    <w:p w14:paraId="7FD34F66" w14:textId="77777777" w:rsidR="00B9096E" w:rsidRDefault="00DE4399" w:rsidP="00B9096E">
      <w:pPr>
        <w:jc w:val="center"/>
      </w:pPr>
      <w:r>
        <w:t>The University of Maryland</w:t>
      </w:r>
    </w:p>
    <w:p w14:paraId="780D2F19" w14:textId="77777777" w:rsidR="00B9096E" w:rsidRDefault="00B9096E" w:rsidP="00435D9A">
      <w:pPr>
        <w:jc w:val="center"/>
        <w:outlineLvl w:val="0"/>
      </w:pPr>
      <w:r>
        <w:t>College Park, MD</w:t>
      </w:r>
    </w:p>
    <w:p w14:paraId="6B922E55" w14:textId="62087687" w:rsidR="00D66DD4" w:rsidRDefault="00D66DD4" w:rsidP="00435D9A">
      <w:pPr>
        <w:jc w:val="center"/>
        <w:outlineLvl w:val="0"/>
      </w:pPr>
      <w:r>
        <w:t>301.405.5364</w:t>
      </w:r>
    </w:p>
    <w:p w14:paraId="441EC46C" w14:textId="23C8C169" w:rsidR="00B9096E" w:rsidRDefault="00930986" w:rsidP="00435D9A">
      <w:pPr>
        <w:jc w:val="center"/>
        <w:outlineLvl w:val="0"/>
      </w:pPr>
      <w:hyperlink r:id="rId7" w:history="1">
        <w:r w:rsidR="00B9096E" w:rsidRPr="00D63B17">
          <w:rPr>
            <w:rStyle w:val="Hyperlink"/>
          </w:rPr>
          <w:t>russ@atmos.umd.edu</w:t>
        </w:r>
      </w:hyperlink>
    </w:p>
    <w:p w14:paraId="79B7F86C" w14:textId="77777777" w:rsidR="00D66DD4" w:rsidRDefault="00D66DD4" w:rsidP="00B9096E">
      <w:pPr>
        <w:jc w:val="center"/>
      </w:pPr>
    </w:p>
    <w:p w14:paraId="33F87946" w14:textId="318B64BC" w:rsidR="00A12DAB" w:rsidRDefault="00506E99" w:rsidP="00B9096E">
      <w:pPr>
        <w:jc w:val="center"/>
      </w:pPr>
      <w:r>
        <w:t>March 10, 2012</w:t>
      </w:r>
    </w:p>
    <w:p w14:paraId="4BA44980" w14:textId="77777777" w:rsidR="00506E99" w:rsidRDefault="00506E99" w:rsidP="00B9096E">
      <w:pPr>
        <w:jc w:val="center"/>
      </w:pPr>
    </w:p>
    <w:p w14:paraId="78A49F18" w14:textId="77777777" w:rsidR="00506E99" w:rsidRDefault="00506E99" w:rsidP="00506E99"/>
    <w:p w14:paraId="5E7855A0" w14:textId="7DAD09DB" w:rsidR="00506E99" w:rsidRDefault="00506E99" w:rsidP="00506E99">
      <w:r>
        <w:t xml:space="preserve">This report addresses the question “Regional (interstate) transport plays a major role in ground-level ozone over the eastern US, but do the same processes transport reactive nitrogen to the Chesapeake Bay and its watershed where it is deposited from the atmosphere to the Earth’s surface?”  The basic chemistry of </w:t>
      </w:r>
      <w:r w:rsidR="00810915">
        <w:t xml:space="preserve">oxidized, </w:t>
      </w:r>
      <w:r>
        <w:t>reactive nitrogen is reviewed to show its transf</w:t>
      </w:r>
      <w:r w:rsidR="00D44CB4">
        <w:t>ormations, lifetime, and losses and that deposition of reactive nitrogen is, like ozone, a regional problem.</w:t>
      </w:r>
    </w:p>
    <w:p w14:paraId="67B09CF4" w14:textId="77777777" w:rsidR="00B9096E" w:rsidRDefault="00B9096E" w:rsidP="00506E99"/>
    <w:p w14:paraId="58D980EC" w14:textId="2D4B4B75" w:rsidR="00506E99" w:rsidRDefault="00D44CB4" w:rsidP="00506E99">
      <w:r>
        <w:t xml:space="preserve">Power plants, </w:t>
      </w:r>
      <w:r w:rsidR="00506E99">
        <w:t>vehicles</w:t>
      </w:r>
      <w:r>
        <w:t>, fertilized soils and other sources</w:t>
      </w:r>
      <w:r w:rsidR="00506E99">
        <w:t xml:space="preserve"> emit reactive nitrogen primarily as nitric oxide, NO.  In the atmosphere</w:t>
      </w:r>
      <w:r>
        <w:t>,</w:t>
      </w:r>
      <w:r w:rsidR="00506E99">
        <w:t xml:space="preserve"> NO is rapidly oxidized to nitrogen dioxide, NO</w:t>
      </w:r>
      <w:r w:rsidR="00506E99" w:rsidRPr="007A00E3">
        <w:rPr>
          <w:vertAlign w:val="subscript"/>
        </w:rPr>
        <w:t>2</w:t>
      </w:r>
      <w:r w:rsidR="00506E99">
        <w:t xml:space="preserve">.  These two species are </w:t>
      </w:r>
      <w:r>
        <w:t>rapidly interconverted in the reactions shown below and are thus usually considered together as NOx, the sum of NO and NO</w:t>
      </w:r>
      <w:r w:rsidR="007A00E3" w:rsidRPr="007A00E3">
        <w:rPr>
          <w:vertAlign w:val="subscript"/>
        </w:rPr>
        <w:t>2</w:t>
      </w:r>
      <w:r>
        <w:t>.</w:t>
      </w:r>
    </w:p>
    <w:p w14:paraId="7EB22136" w14:textId="77777777" w:rsidR="00D44CB4" w:rsidRDefault="00D44CB4" w:rsidP="00506E99"/>
    <w:p w14:paraId="423AD90F" w14:textId="2EE4C63E" w:rsidR="00D44CB4" w:rsidRDefault="00D44CB4" w:rsidP="00435D9A">
      <w:pPr>
        <w:jc w:val="center"/>
        <w:outlineLvl w:val="0"/>
      </w:pPr>
      <w:r>
        <w:t xml:space="preserve">NO + </w:t>
      </w:r>
      <w:r w:rsidR="00D66DD4">
        <w:t>O</w:t>
      </w:r>
      <w:r w:rsidR="007A00E3" w:rsidRPr="007A00E3">
        <w:rPr>
          <w:vertAlign w:val="subscript"/>
        </w:rPr>
        <w:t>3</w:t>
      </w:r>
      <w:r w:rsidR="00D66DD4">
        <w:t xml:space="preserve"> </w:t>
      </w:r>
      <w:r>
        <w:sym w:font="Symbol" w:char="F0AE"/>
      </w:r>
      <w:r>
        <w:t xml:space="preserve"> NO</w:t>
      </w:r>
      <w:r w:rsidR="007A00E3" w:rsidRPr="007A00E3">
        <w:rPr>
          <w:vertAlign w:val="subscript"/>
        </w:rPr>
        <w:t>2</w:t>
      </w:r>
      <w:r>
        <w:t xml:space="preserve"> + O</w:t>
      </w:r>
      <w:r w:rsidR="007A00E3" w:rsidRPr="007A00E3">
        <w:rPr>
          <w:vertAlign w:val="subscript"/>
        </w:rPr>
        <w:t>2</w:t>
      </w:r>
    </w:p>
    <w:p w14:paraId="7BCE8CC8" w14:textId="131B3F6B" w:rsidR="00D44CB4" w:rsidRDefault="00D44CB4" w:rsidP="00D44CB4">
      <w:pPr>
        <w:jc w:val="center"/>
      </w:pPr>
      <w:r>
        <w:t>NO</w:t>
      </w:r>
      <w:r w:rsidR="007A00E3" w:rsidRPr="007A00E3">
        <w:rPr>
          <w:vertAlign w:val="subscript"/>
        </w:rPr>
        <w:t>2</w:t>
      </w:r>
      <w:r>
        <w:t xml:space="preserve"> + hv </w:t>
      </w:r>
      <w:r>
        <w:sym w:font="Symbol" w:char="F0AE"/>
      </w:r>
      <w:r>
        <w:t xml:space="preserve"> NO + O</w:t>
      </w:r>
    </w:p>
    <w:p w14:paraId="0A640499" w14:textId="4A3FC8EA" w:rsidR="00D44CB4" w:rsidRPr="007A00E3" w:rsidRDefault="00D44CB4" w:rsidP="00D44CB4">
      <w:pPr>
        <w:jc w:val="center"/>
      </w:pPr>
      <w:r>
        <w:t>O + O</w:t>
      </w:r>
      <w:r w:rsidR="007A00E3" w:rsidRPr="007A00E3">
        <w:rPr>
          <w:vertAlign w:val="subscript"/>
        </w:rPr>
        <w:t>2</w:t>
      </w:r>
      <w:r>
        <w:t xml:space="preserve"> </w:t>
      </w:r>
      <w:r w:rsidR="007A00E3">
        <w:t xml:space="preserve">+M </w:t>
      </w:r>
      <w:r>
        <w:sym w:font="Symbol" w:char="F0AE"/>
      </w:r>
      <w:r>
        <w:t xml:space="preserve"> O</w:t>
      </w:r>
      <w:r w:rsidR="007A00E3" w:rsidRPr="007A00E3">
        <w:rPr>
          <w:vertAlign w:val="subscript"/>
        </w:rPr>
        <w:t>3</w:t>
      </w:r>
      <w:r w:rsidR="007A00E3">
        <w:t xml:space="preserve"> + M</w:t>
      </w:r>
    </w:p>
    <w:p w14:paraId="4A249EE8" w14:textId="77777777" w:rsidR="00D44CB4" w:rsidRDefault="00D44CB4" w:rsidP="00506E99"/>
    <w:p w14:paraId="79F0F4C2" w14:textId="33C2830E" w:rsidR="00D44CB4" w:rsidRDefault="001E1964" w:rsidP="00506E99">
      <w:r>
        <w:t>NO</w:t>
      </w:r>
      <w:r w:rsidRPr="001E1964">
        <w:rPr>
          <w:vertAlign w:val="subscript"/>
        </w:rPr>
        <w:t>2</w:t>
      </w:r>
      <w:r w:rsidR="00810915">
        <w:t xml:space="preserve"> can be lost f</w:t>
      </w:r>
      <w:r>
        <w:t>r</w:t>
      </w:r>
      <w:r w:rsidR="00810915">
        <w:t>o</w:t>
      </w:r>
      <w:r>
        <w:t>m the atmosphere by direct (dry) deposition to the Earth’s surface, but</w:t>
      </w:r>
      <w:r w:rsidR="00E30A93">
        <w:t xml:space="preserve"> t</w:t>
      </w:r>
      <w:r w:rsidR="00D44CB4">
        <w:t xml:space="preserve">he lifetime </w:t>
      </w:r>
      <w:r w:rsidR="00435D9A">
        <w:t xml:space="preserve">(time to reach 1/e of the original amount) </w:t>
      </w:r>
      <w:r w:rsidR="00D44CB4">
        <w:t>of NOx in the troposphere is short, less than a day, because it is rapidly converted to reservoir or sink species</w:t>
      </w:r>
      <w:r w:rsidR="00516DBA">
        <w:t xml:space="preserve"> </w:t>
      </w:r>
      <w:r w:rsidR="00516DBA">
        <w:fldChar w:fldCharType="begin"/>
      </w:r>
      <w:r w:rsidR="00516DBA">
        <w:instrText xml:space="preserve"> ADDIN EN.CITE &lt;EndNote&gt;&lt;Cite&gt;&lt;Author&gt;EPA&lt;/Author&gt;&lt;Year&gt;2008&lt;/Year&gt;&lt;RecNum&gt;14947&lt;/RecNum&gt;&lt;DisplayText&gt;[&lt;style face="italic"&gt;EPA&lt;/style&gt;, 2006; 2008]&lt;/DisplayText&gt;&lt;record&gt;&lt;rec-number&gt;14947&lt;/rec-number&gt;&lt;foreign-keys&gt;&lt;key app="EN" db-id="20ez2zzp6frwx3exz5q5t09sv59apd2rvdwv"&gt;14947&lt;/key&gt;&lt;/foreign-keys&gt;&lt;ref-type name="Report"&gt;27&lt;/ref-type&gt;&lt;contributors&gt;&lt;authors&gt;&lt;author&gt;EPA&lt;/author&gt;&lt;/authors&gt;&lt;/contributors&gt;&lt;titles&gt;&lt;title&gt;Integrated Science Assessment for Oxides of Nitrogen and Sulfur – Ecological Criteria&lt;/title&gt;&lt;/titles&gt;&lt;dates&gt;&lt;year&gt;2008&lt;/year&gt;&lt;/dates&gt;&lt;isbn&gt;EPA/600/R-08/082F&lt;/isbn&gt;&lt;urls&gt;&lt;related-urls&gt;&lt;url&gt;http://cfpub.epa.gov/ncea/cfm/recordisplay.cfm?deid=181712&lt;/url&gt;&lt;/related-urls&gt;&lt;/urls&gt;&lt;/record&gt;&lt;/Cite&gt;&lt;Cite&gt;&lt;Author&gt;EPA&lt;/Author&gt;&lt;Year&gt;2006&lt;/Year&gt;&lt;RecNum&gt;3093&lt;/RecNum&gt;&lt;record&gt;&lt;rec-number&gt;3093&lt;/rec-number&gt;&lt;foreign-keys&gt;&lt;key app="EN" db-id="20ez2zzp6frwx3exz5q5t09sv59apd2rvdwv"&gt;3093&lt;/key&gt;&lt;/foreign-keys&gt;&lt;ref-type name="Report"&gt;27&lt;/ref-type&gt;&lt;contributors&gt;&lt;authors&gt;&lt;author&gt;EPA&lt;/author&gt;&lt;/authors&gt;&lt;secondary-authors&gt;&lt;author&gt;Pinto, J.&lt;/author&gt;&lt;/secondary-authors&gt;&lt;/contributors&gt;&lt;titles&gt;&lt;title&gt;Air Quality Criteria for Ozone and Related Photochemical Oxidants &lt;/title&gt;&lt;secondary-title&gt;Criteria Documents&lt;/secondary-title&gt;&lt;/titles&gt;&lt;dates&gt;&lt;year&gt;2006&lt;/year&gt;&lt;pub-dates&gt;&lt;date&gt;2006&lt;/date&gt;&lt;/pub-dates&gt;&lt;/dates&gt;&lt;isbn&gt;EPA/600/R-05/0004aA&lt;/isbn&gt;&lt;urls&gt;&lt;/urls&gt;&lt;/record&gt;&lt;/Cite&gt;&lt;/EndNote&gt;</w:instrText>
      </w:r>
      <w:r w:rsidR="00516DBA">
        <w:fldChar w:fldCharType="separate"/>
      </w:r>
      <w:r w:rsidR="00516DBA">
        <w:rPr>
          <w:noProof/>
        </w:rPr>
        <w:t>[</w:t>
      </w:r>
      <w:hyperlink w:anchor="_ENREF_1" w:tooltip="EPA, 2006 #3093" w:history="1">
        <w:r w:rsidR="00516DBA" w:rsidRPr="00516DBA">
          <w:rPr>
            <w:i/>
            <w:noProof/>
          </w:rPr>
          <w:t>EPA</w:t>
        </w:r>
        <w:r w:rsidR="00516DBA">
          <w:rPr>
            <w:noProof/>
          </w:rPr>
          <w:t>, 2006</w:t>
        </w:r>
      </w:hyperlink>
      <w:r w:rsidR="00516DBA">
        <w:rPr>
          <w:noProof/>
        </w:rPr>
        <w:t xml:space="preserve">; </w:t>
      </w:r>
      <w:hyperlink w:anchor="_ENREF_2" w:tooltip="EPA, 2008 #14947" w:history="1">
        <w:r w:rsidR="00516DBA">
          <w:rPr>
            <w:noProof/>
          </w:rPr>
          <w:t>2008</w:t>
        </w:r>
      </w:hyperlink>
      <w:r w:rsidR="00516DBA">
        <w:rPr>
          <w:noProof/>
        </w:rPr>
        <w:t>]</w:t>
      </w:r>
      <w:r w:rsidR="00516DBA">
        <w:fldChar w:fldCharType="end"/>
      </w:r>
      <w:r w:rsidR="00D44CB4">
        <w:t>.  Reactions with organic compounds generate reservoir species, for example:</w:t>
      </w:r>
    </w:p>
    <w:p w14:paraId="220546B6" w14:textId="77777777" w:rsidR="00D44CB4" w:rsidRDefault="00D44CB4" w:rsidP="00506E99"/>
    <w:p w14:paraId="3F768318" w14:textId="4841E9E5" w:rsidR="00D44CB4" w:rsidRDefault="00D44CB4" w:rsidP="00435D9A">
      <w:pPr>
        <w:jc w:val="center"/>
        <w:outlineLvl w:val="0"/>
      </w:pPr>
      <w:r>
        <w:t>NO</w:t>
      </w:r>
      <w:r w:rsidR="007A00E3" w:rsidRPr="007A00E3">
        <w:rPr>
          <w:vertAlign w:val="subscript"/>
        </w:rPr>
        <w:t>2</w:t>
      </w:r>
      <w:r>
        <w:t xml:space="preserve"> + CH</w:t>
      </w:r>
      <w:r w:rsidR="007A00E3" w:rsidRPr="007A00E3">
        <w:rPr>
          <w:vertAlign w:val="subscript"/>
        </w:rPr>
        <w:t>3</w:t>
      </w:r>
      <w:r>
        <w:t xml:space="preserve">-CHOO </w:t>
      </w:r>
      <w:r>
        <w:sym w:font="Symbol" w:char="F0DB"/>
      </w:r>
      <w:r w:rsidR="00913A89">
        <w:t xml:space="preserve"> CH</w:t>
      </w:r>
      <w:r w:rsidR="007A00E3" w:rsidRPr="007A00E3">
        <w:rPr>
          <w:vertAlign w:val="subscript"/>
        </w:rPr>
        <w:t>3</w:t>
      </w:r>
      <w:r w:rsidR="00913A89">
        <w:t>-CHO</w:t>
      </w:r>
      <w:r>
        <w:t>ONO</w:t>
      </w:r>
      <w:r w:rsidR="007A00E3" w:rsidRPr="007A00E3">
        <w:rPr>
          <w:vertAlign w:val="subscript"/>
        </w:rPr>
        <w:t>2</w:t>
      </w:r>
    </w:p>
    <w:p w14:paraId="7021B458" w14:textId="77777777" w:rsidR="00D44CB4" w:rsidRDefault="00D44CB4" w:rsidP="00D44CB4">
      <w:pPr>
        <w:jc w:val="center"/>
      </w:pPr>
    </w:p>
    <w:p w14:paraId="58108BB4" w14:textId="19E486FB" w:rsidR="00D44CB4" w:rsidRDefault="00D44CB4" w:rsidP="00435D9A">
      <w:pPr>
        <w:jc w:val="center"/>
        <w:outlineLvl w:val="0"/>
      </w:pPr>
      <w:r>
        <w:t>NO</w:t>
      </w:r>
      <w:r w:rsidR="007A00E3" w:rsidRPr="007A00E3">
        <w:rPr>
          <w:vertAlign w:val="subscript"/>
        </w:rPr>
        <w:t>2</w:t>
      </w:r>
      <w:r>
        <w:t xml:space="preserve"> + VOC </w:t>
      </w:r>
      <w:r w:rsidR="00913A89">
        <w:t>(+O</w:t>
      </w:r>
      <w:r w:rsidR="007A00E3" w:rsidRPr="007A00E3">
        <w:rPr>
          <w:vertAlign w:val="subscript"/>
        </w:rPr>
        <w:t>3</w:t>
      </w:r>
      <w:r w:rsidR="00D25121">
        <w:t xml:space="preserve"> or OH</w:t>
      </w:r>
      <w:r w:rsidR="00913A89">
        <w:t xml:space="preserve">) </w:t>
      </w:r>
      <w:r>
        <w:sym w:font="Symbol" w:char="F0AE"/>
      </w:r>
      <w:r>
        <w:t xml:space="preserve"> R-ONO</w:t>
      </w:r>
      <w:r w:rsidR="007A00E3" w:rsidRPr="007A00E3">
        <w:rPr>
          <w:vertAlign w:val="subscript"/>
        </w:rPr>
        <w:t>2</w:t>
      </w:r>
      <w:r w:rsidR="00913A89">
        <w:t xml:space="preserve"> + O</w:t>
      </w:r>
      <w:r w:rsidR="007A00E3" w:rsidRPr="007A00E3">
        <w:rPr>
          <w:vertAlign w:val="subscript"/>
        </w:rPr>
        <w:t>2</w:t>
      </w:r>
    </w:p>
    <w:p w14:paraId="77E4B813" w14:textId="77777777" w:rsidR="00D44CB4" w:rsidRDefault="00D44CB4" w:rsidP="00506E99"/>
    <w:p w14:paraId="0F10BA98" w14:textId="4CFC8A59" w:rsidR="00D44CB4" w:rsidRDefault="00D44CB4" w:rsidP="00506E99">
      <w:r>
        <w:t>The produc</w:t>
      </w:r>
      <w:r w:rsidR="00913A89">
        <w:t>t</w:t>
      </w:r>
      <w:r>
        <w:t xml:space="preserve">s of these two reactions </w:t>
      </w:r>
      <w:r w:rsidR="00913A89">
        <w:t>are pero</w:t>
      </w:r>
      <w:r w:rsidR="00D25121">
        <w:t>xy acetyl nitrate (PAN</w:t>
      </w:r>
      <w:r w:rsidR="00913A89">
        <w:t>) and alkyl nitrates (AN’s)</w:t>
      </w:r>
      <w:r w:rsidR="00FF7031">
        <w:t xml:space="preserve"> respectively</w:t>
      </w:r>
      <w:r w:rsidR="00913A89">
        <w:t xml:space="preserve">.  In reality these products represent families of compounds and sometimes involve a series of reactions.  Both PAN’s and AN’s </w:t>
      </w:r>
      <w:r w:rsidR="00FF7031">
        <w:t xml:space="preserve">generally </w:t>
      </w:r>
      <w:r w:rsidR="00913A89">
        <w:t xml:space="preserve">sequester rather than remove NOx from the atmosphere because they can </w:t>
      </w:r>
      <w:r w:rsidR="00913A89">
        <w:lastRenderedPageBreak/>
        <w:t>be converted back into NOx.  PAN is relative stable at cold temperatures typical of high altitudes</w:t>
      </w:r>
      <w:r w:rsidR="00810915">
        <w:t>,</w:t>
      </w:r>
      <w:r w:rsidR="00913A89">
        <w:t xml:space="preserve"> but thermally decomposes at hotter temperatures near the surface.  Other reservoirs include N</w:t>
      </w:r>
      <w:r w:rsidR="007A00E3" w:rsidRPr="007A00E3">
        <w:rPr>
          <w:vertAlign w:val="subscript"/>
        </w:rPr>
        <w:t>2</w:t>
      </w:r>
      <w:r w:rsidR="00913A89">
        <w:t>O</w:t>
      </w:r>
      <w:r w:rsidR="00913A89" w:rsidRPr="00E90074">
        <w:rPr>
          <w:vertAlign w:val="subscript"/>
        </w:rPr>
        <w:t>5</w:t>
      </w:r>
      <w:r w:rsidR="00913A89">
        <w:t>, and in the winter NH</w:t>
      </w:r>
      <w:r w:rsidR="00913A89" w:rsidRPr="00E90074">
        <w:rPr>
          <w:vertAlign w:val="subscript"/>
        </w:rPr>
        <w:t>4</w:t>
      </w:r>
      <w:r w:rsidR="00913A89">
        <w:t>NO</w:t>
      </w:r>
      <w:r w:rsidR="007A00E3" w:rsidRPr="007A00E3">
        <w:rPr>
          <w:vertAlign w:val="subscript"/>
        </w:rPr>
        <w:t>3</w:t>
      </w:r>
      <w:r w:rsidR="00913A89">
        <w:t>.  The lifetimes of these re</w:t>
      </w:r>
      <w:r w:rsidR="001E1964">
        <w:t>s</w:t>
      </w:r>
      <w:r w:rsidR="00516DBA">
        <w:t>ervoir species are</w:t>
      </w:r>
      <w:r w:rsidR="00913A89">
        <w:t xml:space="preserve"> generally longer than that of NOx.</w:t>
      </w:r>
    </w:p>
    <w:p w14:paraId="5915D336" w14:textId="77777777" w:rsidR="00E30A93" w:rsidRDefault="00E30A93" w:rsidP="00506E99"/>
    <w:p w14:paraId="4B0FBC2E" w14:textId="0FC142C1" w:rsidR="00913A89" w:rsidRDefault="00913A89" w:rsidP="00506E99">
      <w:r>
        <w:t>The ultimate fate of most NOx is nitric acid, HNO</w:t>
      </w:r>
      <w:r w:rsidRPr="00E90074">
        <w:rPr>
          <w:vertAlign w:val="subscript"/>
        </w:rPr>
        <w:t>3</w:t>
      </w:r>
      <w:r>
        <w:t>.  Two processes dominate the formation of HNO</w:t>
      </w:r>
      <w:r w:rsidRPr="00E90074">
        <w:rPr>
          <w:vertAlign w:val="subscript"/>
        </w:rPr>
        <w:t>3</w:t>
      </w:r>
      <w:r>
        <w:t>:</w:t>
      </w:r>
    </w:p>
    <w:p w14:paraId="27AF6BA4" w14:textId="77777777" w:rsidR="00913A89" w:rsidRDefault="00913A89" w:rsidP="00506E99"/>
    <w:p w14:paraId="042AA73B" w14:textId="18C2B799" w:rsidR="00913A89" w:rsidRDefault="00913A89" w:rsidP="00435D9A">
      <w:pPr>
        <w:jc w:val="center"/>
        <w:outlineLvl w:val="0"/>
      </w:pPr>
      <w:r>
        <w:t>NO</w:t>
      </w:r>
      <w:r w:rsidR="007A00E3" w:rsidRPr="007A00E3">
        <w:rPr>
          <w:vertAlign w:val="subscript"/>
        </w:rPr>
        <w:t>2</w:t>
      </w:r>
      <w:r>
        <w:t xml:space="preserve"> + OH + M </w:t>
      </w:r>
      <w:r>
        <w:sym w:font="Symbol" w:char="F0AE"/>
      </w:r>
      <w:r>
        <w:t xml:space="preserve"> HNO</w:t>
      </w:r>
      <w:r w:rsidR="007A00E3" w:rsidRPr="007A00E3">
        <w:rPr>
          <w:vertAlign w:val="subscript"/>
        </w:rPr>
        <w:t>3</w:t>
      </w:r>
      <w:r>
        <w:t xml:space="preserve"> + M</w:t>
      </w:r>
    </w:p>
    <w:p w14:paraId="3554ACFD" w14:textId="77777777" w:rsidR="00E30A93" w:rsidRDefault="00E30A93" w:rsidP="001E1964">
      <w:pPr>
        <w:jc w:val="center"/>
      </w:pPr>
    </w:p>
    <w:p w14:paraId="0C7D2EBE" w14:textId="3976F7C8" w:rsidR="00E30A93" w:rsidRDefault="00E30A93" w:rsidP="001E1964">
      <w:pPr>
        <w:jc w:val="center"/>
      </w:pPr>
      <w:r>
        <w:t>and</w:t>
      </w:r>
    </w:p>
    <w:p w14:paraId="4DFE3DDE" w14:textId="77777777" w:rsidR="00913A89" w:rsidRDefault="00913A89" w:rsidP="001E1964">
      <w:pPr>
        <w:jc w:val="center"/>
      </w:pPr>
    </w:p>
    <w:p w14:paraId="493452F7" w14:textId="0A832B03" w:rsidR="00913A89" w:rsidRDefault="00913A89" w:rsidP="00435D9A">
      <w:pPr>
        <w:jc w:val="center"/>
        <w:outlineLvl w:val="0"/>
      </w:pPr>
      <w:r>
        <w:t>NO</w:t>
      </w:r>
      <w:r w:rsidR="007A00E3" w:rsidRPr="007A00E3">
        <w:rPr>
          <w:vertAlign w:val="subscript"/>
        </w:rPr>
        <w:t>2</w:t>
      </w:r>
      <w:r>
        <w:t xml:space="preserve"> + O</w:t>
      </w:r>
      <w:r w:rsidR="007A00E3" w:rsidRPr="007A00E3">
        <w:rPr>
          <w:vertAlign w:val="subscript"/>
        </w:rPr>
        <w:t>3</w:t>
      </w:r>
      <w:r>
        <w:t xml:space="preserve"> </w:t>
      </w:r>
      <w:r>
        <w:sym w:font="Symbol" w:char="F0AE"/>
      </w:r>
      <w:r>
        <w:t xml:space="preserve"> NO</w:t>
      </w:r>
      <w:r w:rsidR="007A00E3" w:rsidRPr="007A00E3">
        <w:rPr>
          <w:vertAlign w:val="subscript"/>
        </w:rPr>
        <w:t>3</w:t>
      </w:r>
      <w:r>
        <w:t xml:space="preserve"> + O</w:t>
      </w:r>
      <w:r w:rsidR="007A00E3" w:rsidRPr="007A00E3">
        <w:rPr>
          <w:vertAlign w:val="subscript"/>
        </w:rPr>
        <w:t>2</w:t>
      </w:r>
    </w:p>
    <w:p w14:paraId="3EDB6657" w14:textId="3D0543E5" w:rsidR="00913A89" w:rsidRDefault="001E1964" w:rsidP="001E1964">
      <w:pPr>
        <w:jc w:val="center"/>
      </w:pPr>
      <w:r>
        <w:t>NO</w:t>
      </w:r>
      <w:r w:rsidR="007A00E3" w:rsidRPr="007A00E3">
        <w:rPr>
          <w:vertAlign w:val="subscript"/>
        </w:rPr>
        <w:t>3</w:t>
      </w:r>
      <w:r>
        <w:t xml:space="preserve"> + NO</w:t>
      </w:r>
      <w:r w:rsidR="007A00E3" w:rsidRPr="007A00E3">
        <w:rPr>
          <w:vertAlign w:val="subscript"/>
        </w:rPr>
        <w:t>2</w:t>
      </w:r>
      <w:r>
        <w:t xml:space="preserve"> + M </w:t>
      </w:r>
      <w:r>
        <w:sym w:font="Symbol" w:char="F0AE"/>
      </w:r>
      <w:r>
        <w:t xml:space="preserve"> N</w:t>
      </w:r>
      <w:r w:rsidR="007A00E3" w:rsidRPr="007A00E3">
        <w:rPr>
          <w:vertAlign w:val="subscript"/>
        </w:rPr>
        <w:t>2</w:t>
      </w:r>
      <w:r>
        <w:t>O</w:t>
      </w:r>
      <w:r w:rsidRPr="007A00E3">
        <w:rPr>
          <w:vertAlign w:val="subscript"/>
        </w:rPr>
        <w:t>5</w:t>
      </w:r>
      <w:r>
        <w:t xml:space="preserve"> + M</w:t>
      </w:r>
    </w:p>
    <w:p w14:paraId="42849935" w14:textId="58229E03" w:rsidR="001E1964" w:rsidRDefault="001E1964" w:rsidP="001E1964">
      <w:pPr>
        <w:jc w:val="center"/>
      </w:pPr>
      <w:r>
        <w:t>N</w:t>
      </w:r>
      <w:r w:rsidR="007A00E3" w:rsidRPr="007A00E3">
        <w:rPr>
          <w:vertAlign w:val="subscript"/>
        </w:rPr>
        <w:t>2</w:t>
      </w:r>
      <w:r>
        <w:t>O</w:t>
      </w:r>
      <w:r w:rsidRPr="007A00E3">
        <w:rPr>
          <w:vertAlign w:val="subscript"/>
        </w:rPr>
        <w:t>5</w:t>
      </w:r>
      <w:r>
        <w:t xml:space="preserve"> + H</w:t>
      </w:r>
      <w:r w:rsidR="007A00E3" w:rsidRPr="007A00E3">
        <w:rPr>
          <w:vertAlign w:val="subscript"/>
        </w:rPr>
        <w:t>2</w:t>
      </w:r>
      <w:r>
        <w:t xml:space="preserve">O (liquid) </w:t>
      </w:r>
      <w:r>
        <w:sym w:font="Symbol" w:char="F0AE"/>
      </w:r>
      <w:r>
        <w:t xml:space="preserve"> 2HNO</w:t>
      </w:r>
      <w:r w:rsidR="007A00E3" w:rsidRPr="007A00E3">
        <w:rPr>
          <w:vertAlign w:val="subscript"/>
        </w:rPr>
        <w:t>3</w:t>
      </w:r>
    </w:p>
    <w:p w14:paraId="4CA23B7C" w14:textId="77777777" w:rsidR="001E1964" w:rsidRDefault="001E1964" w:rsidP="00506E99"/>
    <w:p w14:paraId="06D0D86C" w14:textId="2333DEF0" w:rsidR="001E1964" w:rsidRDefault="001E1964" w:rsidP="00506E99">
      <w:r>
        <w:t xml:space="preserve">The first pathway, involving OH radicals, occurs in daytime and the second pathway occurs primarily at night.  Nitric acid </w:t>
      </w:r>
      <w:r w:rsidR="00E30A93">
        <w:t xml:space="preserve">is soluble and highly reactive thus both wet and dry deposition occur rapidly.  </w:t>
      </w:r>
    </w:p>
    <w:p w14:paraId="49F3A5FE" w14:textId="77777777" w:rsidR="00E30A93" w:rsidRDefault="00E30A93" w:rsidP="00506E99"/>
    <w:p w14:paraId="17FC529D" w14:textId="6A9FC539" w:rsidR="00E30A93" w:rsidRDefault="00E30A93" w:rsidP="00506E99">
      <w:r>
        <w:t>The sum of all</w:t>
      </w:r>
      <w:r w:rsidR="00E90074">
        <w:t xml:space="preserve"> oxidized, reactive nitrogen, NOy, </w:t>
      </w:r>
      <w:r>
        <w:t>to a good approximation can be defined a</w:t>
      </w:r>
      <w:r w:rsidR="00516DBA">
        <w:t>s</w:t>
      </w:r>
      <w:r>
        <w:t xml:space="preserve"> follows:</w:t>
      </w:r>
    </w:p>
    <w:p w14:paraId="656E8CDC" w14:textId="77777777" w:rsidR="00E30A93" w:rsidRDefault="00E30A93" w:rsidP="00506E99"/>
    <w:p w14:paraId="5D1ED15A" w14:textId="12ECEB23" w:rsidR="00E30A93" w:rsidRDefault="00E30A93" w:rsidP="00435D9A">
      <w:pPr>
        <w:jc w:val="center"/>
        <w:outlineLvl w:val="0"/>
      </w:pPr>
      <w:r>
        <w:t>NOy = NOx + NO</w:t>
      </w:r>
      <w:r w:rsidR="007A00E3" w:rsidRPr="007A00E3">
        <w:rPr>
          <w:vertAlign w:val="subscript"/>
        </w:rPr>
        <w:t>3</w:t>
      </w:r>
      <w:r>
        <w:t xml:space="preserve"> + 2*N</w:t>
      </w:r>
      <w:r w:rsidR="007A00E3" w:rsidRPr="007A00E3">
        <w:rPr>
          <w:vertAlign w:val="subscript"/>
        </w:rPr>
        <w:t>2</w:t>
      </w:r>
      <w:r>
        <w:t>O</w:t>
      </w:r>
      <w:r w:rsidRPr="007A00E3">
        <w:rPr>
          <w:vertAlign w:val="subscript"/>
        </w:rPr>
        <w:t>5</w:t>
      </w:r>
      <w:r>
        <w:t xml:space="preserve"> + PAN + AN + HNO</w:t>
      </w:r>
      <w:r w:rsidR="007A00E3" w:rsidRPr="007A00E3">
        <w:rPr>
          <w:vertAlign w:val="subscript"/>
        </w:rPr>
        <w:t>3</w:t>
      </w:r>
      <w:r>
        <w:t xml:space="preserve"> + HNO</w:t>
      </w:r>
      <w:r w:rsidR="007A00E3" w:rsidRPr="007A00E3">
        <w:rPr>
          <w:vertAlign w:val="subscript"/>
        </w:rPr>
        <w:t>2</w:t>
      </w:r>
      <w:r>
        <w:t xml:space="preserve"> + NH</w:t>
      </w:r>
      <w:r w:rsidRPr="007A00E3">
        <w:rPr>
          <w:vertAlign w:val="subscript"/>
        </w:rPr>
        <w:t>4</w:t>
      </w:r>
      <w:r>
        <w:t>NO</w:t>
      </w:r>
      <w:r w:rsidR="007A00E3" w:rsidRPr="007A00E3">
        <w:rPr>
          <w:vertAlign w:val="subscript"/>
        </w:rPr>
        <w:t>3</w:t>
      </w:r>
    </w:p>
    <w:p w14:paraId="70A611EE" w14:textId="77777777" w:rsidR="00E30A93" w:rsidRDefault="00E30A93" w:rsidP="00506E99"/>
    <w:p w14:paraId="2E0ADB1D" w14:textId="26727453" w:rsidR="00E30A93" w:rsidRDefault="004A0D4A" w:rsidP="00506E99">
      <w:r>
        <w:t>Nitrous oxide, N</w:t>
      </w:r>
      <w:r w:rsidR="00053683" w:rsidRPr="007A00E3">
        <w:rPr>
          <w:vertAlign w:val="subscript"/>
        </w:rPr>
        <w:t>2</w:t>
      </w:r>
      <w:r>
        <w:t>O, and ammonia, NH</w:t>
      </w:r>
      <w:r w:rsidR="007A00E3" w:rsidRPr="007A00E3">
        <w:rPr>
          <w:vertAlign w:val="subscript"/>
        </w:rPr>
        <w:t>3</w:t>
      </w:r>
      <w:r>
        <w:t xml:space="preserve">, are not included in NOy because of their dramatically different chemistry.  </w:t>
      </w:r>
      <w:r w:rsidR="00E30A93">
        <w:t>The lifetime of NOy depends on altitude, temperature</w:t>
      </w:r>
      <w:r w:rsidR="00342792">
        <w:t>,</w:t>
      </w:r>
      <w:r w:rsidR="00E30A93">
        <w:t xml:space="preserve"> and rain rates, but is generally a day or so, allowing enough time for substantial amounts of NOy to travel hundreds of </w:t>
      </w:r>
      <w:r w:rsidR="00342792">
        <w:t xml:space="preserve">kilometers, especially </w:t>
      </w:r>
      <w:r w:rsidR="00D66DD4">
        <w:t>i</w:t>
      </w:r>
      <w:r w:rsidR="00342792">
        <w:t>f pollutants are lofted into the free troposphere.</w:t>
      </w:r>
    </w:p>
    <w:p w14:paraId="2B83EEF1" w14:textId="77777777" w:rsidR="00D66DD4" w:rsidRDefault="00D66DD4" w:rsidP="00506E99"/>
    <w:p w14:paraId="7F724F44" w14:textId="77FD56DF" w:rsidR="00D66DD4" w:rsidRDefault="00D66DD4" w:rsidP="00506E99">
      <w:r>
        <w:t xml:space="preserve">Concrete examples of these processes can be seen in the results of UMD’s Regional Atmospheric Measurement, Modeling and Prediction Program (RAMMPP) and NASA’s DISCOVER-AQ program that took place in July 2011.  Figure 1 shows results from typical </w:t>
      </w:r>
      <w:r w:rsidR="00E34B4E">
        <w:t xml:space="preserve">NOy </w:t>
      </w:r>
      <w:r>
        <w:t xml:space="preserve">altitude profiles over Maryland.  </w:t>
      </w:r>
      <w:r w:rsidR="00E34B4E">
        <w:t>Concentrations vary from 2</w:t>
      </w:r>
      <w:r w:rsidR="00A934CB">
        <w:t>-</w:t>
      </w:r>
      <w:r w:rsidR="00E34B4E">
        <w:t xml:space="preserve">12 ppb </w:t>
      </w:r>
      <w:r w:rsidR="00A934CB">
        <w:t xml:space="preserve">near the surface and are higher downwind of urban areas, but substantial concentrations exist upwind of Baltimore as well.  Above the planetary boundary layer (PBL) mixing ratios decrease to about 1 ppb.  </w:t>
      </w:r>
      <w:r w:rsidR="00EF2EC1">
        <w:t>But how is the NOy partitioned?</w:t>
      </w:r>
    </w:p>
    <w:p w14:paraId="639C2326" w14:textId="77777777" w:rsidR="00EF2EC1" w:rsidRDefault="00EF2EC1" w:rsidP="00506E99"/>
    <w:p w14:paraId="2857A8C4" w14:textId="5C81320E" w:rsidR="00435D9A" w:rsidRDefault="00EF2EC1" w:rsidP="00506E99">
      <w:r>
        <w:t xml:space="preserve">Figure 2 </w:t>
      </w:r>
      <w:r w:rsidR="00C31550">
        <w:t>show</w:t>
      </w:r>
      <w:r w:rsidR="00435D9A">
        <w:t>s</w:t>
      </w:r>
      <w:r w:rsidR="00C31550">
        <w:t xml:space="preserve"> how these trace gases are partitioned</w:t>
      </w:r>
      <w:r w:rsidR="00BC4385">
        <w:t>, and how this changes with time of day</w:t>
      </w:r>
      <w:r w:rsidR="00C31550">
        <w:t xml:space="preserve">.  In general </w:t>
      </w:r>
      <w:r w:rsidR="00E67A47">
        <w:t xml:space="preserve">NOx, organo-nitrogen (PAN’s </w:t>
      </w:r>
      <w:r w:rsidR="007E4572">
        <w:t>plus</w:t>
      </w:r>
      <w:r w:rsidR="00E67A47">
        <w:t xml:space="preserve"> AN’s), and nitric acid </w:t>
      </w:r>
      <w:r w:rsidR="00EB100D">
        <w:t xml:space="preserve">each occupy about 1/3 of the total.  At higher altitudes, farther away from sources, the fraction of NOx decreases.  </w:t>
      </w:r>
      <w:r w:rsidR="007E4572">
        <w:t>We can estimate the rate of dry deposition from the HNO</w:t>
      </w:r>
      <w:r w:rsidR="007A00E3" w:rsidRPr="007A00E3">
        <w:rPr>
          <w:vertAlign w:val="subscript"/>
        </w:rPr>
        <w:t>3</w:t>
      </w:r>
      <w:r w:rsidR="00E90074">
        <w:t xml:space="preserve"> concentration.  The </w:t>
      </w:r>
      <w:r w:rsidR="007E4572">
        <w:t xml:space="preserve">deposition velocity is about 2 cm/s and the </w:t>
      </w:r>
      <w:r w:rsidR="000E2966">
        <w:t>HNO</w:t>
      </w:r>
      <w:r w:rsidR="000E2966" w:rsidRPr="007A00E3">
        <w:rPr>
          <w:vertAlign w:val="subscript"/>
        </w:rPr>
        <w:t>3</w:t>
      </w:r>
      <w:r w:rsidR="000E2966">
        <w:t xml:space="preserve"> </w:t>
      </w:r>
      <w:r w:rsidR="007E4572">
        <w:t xml:space="preserve">mixing ratio is about </w:t>
      </w:r>
      <w:r w:rsidR="000E2966">
        <w:t xml:space="preserve">2 ppb or </w:t>
      </w:r>
      <w:r w:rsidR="007A00E3">
        <w:t>10</w:t>
      </w:r>
      <w:r w:rsidR="007A00E3" w:rsidRPr="007A00E3">
        <w:rPr>
          <w:vertAlign w:val="superscript"/>
        </w:rPr>
        <w:t>-6</w:t>
      </w:r>
      <w:r w:rsidR="007A00E3">
        <w:t xml:space="preserve"> g m</w:t>
      </w:r>
      <w:r w:rsidR="007A00E3" w:rsidRPr="007A00E3">
        <w:rPr>
          <w:vertAlign w:val="superscript"/>
        </w:rPr>
        <w:t>-3</w:t>
      </w:r>
      <w:r w:rsidR="007A00E3">
        <w:t xml:space="preserve">.  The deposition rate </w:t>
      </w:r>
      <w:r w:rsidR="00131E22">
        <w:t xml:space="preserve">(flux) </w:t>
      </w:r>
      <w:r w:rsidR="007A00E3">
        <w:t>is then about 2x10</w:t>
      </w:r>
      <w:r w:rsidR="007A00E3" w:rsidRPr="007A00E3">
        <w:rPr>
          <w:vertAlign w:val="superscript"/>
        </w:rPr>
        <w:t>-8</w:t>
      </w:r>
      <w:r w:rsidR="007A00E3">
        <w:t xml:space="preserve"> g</w:t>
      </w:r>
      <w:r w:rsidR="00435D9A">
        <w:t xml:space="preserve"> </w:t>
      </w:r>
      <w:r w:rsidR="007A00E3">
        <w:t>(N) m</w:t>
      </w:r>
      <w:r w:rsidR="007A00E3" w:rsidRPr="007A00E3">
        <w:rPr>
          <w:vertAlign w:val="superscript"/>
        </w:rPr>
        <w:t>-2</w:t>
      </w:r>
      <w:r w:rsidR="007A00E3">
        <w:t xml:space="preserve"> s</w:t>
      </w:r>
      <w:r w:rsidR="007A00E3" w:rsidRPr="007A00E3">
        <w:rPr>
          <w:vertAlign w:val="superscript"/>
        </w:rPr>
        <w:t>-1</w:t>
      </w:r>
      <w:r w:rsidR="00435D9A">
        <w:t xml:space="preserve"> and the lifetime of HNO</w:t>
      </w:r>
      <w:r w:rsidR="00435D9A" w:rsidRPr="00435D9A">
        <w:rPr>
          <w:vertAlign w:val="subscript"/>
        </w:rPr>
        <w:t>3</w:t>
      </w:r>
      <w:r w:rsidR="00435D9A">
        <w:t xml:space="preserve"> in a 2000-m deep boundary layer is about one day.</w:t>
      </w:r>
    </w:p>
    <w:p w14:paraId="4CFAA2B2" w14:textId="45F2307C" w:rsidR="00EF2EC1" w:rsidRDefault="007E4572" w:rsidP="00506E99">
      <w:r>
        <w:t xml:space="preserve"> </w:t>
      </w:r>
    </w:p>
    <w:p w14:paraId="6A6F6092" w14:textId="3D022EC8" w:rsidR="00563201" w:rsidRDefault="00EC387F" w:rsidP="00B9096E">
      <w:r>
        <w:t xml:space="preserve">Transport patterns </w:t>
      </w:r>
      <w:r w:rsidR="00BB6AD1">
        <w:t xml:space="preserve">(back trajectories) </w:t>
      </w:r>
      <w:r w:rsidR="00563201">
        <w:t xml:space="preserve">for high NOy days have not been calculated, but </w:t>
      </w:r>
      <w:r w:rsidR="00E93102">
        <w:t xml:space="preserve">are expected to resemble back trajectories for ozone, </w:t>
      </w:r>
      <w:r w:rsidR="002A0170">
        <w:t>because O</w:t>
      </w:r>
      <w:r w:rsidR="002A0170" w:rsidRPr="002A0170">
        <w:rPr>
          <w:vertAlign w:val="subscript"/>
        </w:rPr>
        <w:t>3</w:t>
      </w:r>
      <w:r w:rsidR="002A0170">
        <w:t xml:space="preserve"> and NOy </w:t>
      </w:r>
      <w:r w:rsidR="00E93102">
        <w:t>are</w:t>
      </w:r>
      <w:r w:rsidR="002A0170">
        <w:t xml:space="preserve"> positively</w:t>
      </w:r>
      <w:r w:rsidR="00E93102">
        <w:t xml:space="preserve"> correlated.  </w:t>
      </w:r>
      <w:r w:rsidR="00131E22">
        <w:t xml:space="preserve">Ozone correlates strongly with the concentration of “processed NOx” calculated as the difference between NOy and NOx and called NOz (EPA, 206).  </w:t>
      </w:r>
      <w:r w:rsidR="00E93102">
        <w:t>S</w:t>
      </w:r>
      <w:r w:rsidR="00563201">
        <w:t>everal articles have reported correlations of</w:t>
      </w:r>
      <w:r w:rsidR="00131E22">
        <w:t xml:space="preserve"> N</w:t>
      </w:r>
      <w:r w:rsidR="00563201">
        <w:t xml:space="preserve"> deposition and emissions.  Recent research (</w:t>
      </w:r>
      <w:r w:rsidR="00563201" w:rsidRPr="00435D9A">
        <w:rPr>
          <w:i/>
        </w:rPr>
        <w:t>Hao</w:t>
      </w:r>
      <w:r w:rsidR="00563201">
        <w:t xml:space="preserve">, 2012) </w:t>
      </w:r>
      <w:r w:rsidR="00BB6AD1">
        <w:t xml:space="preserve">indicates that ambient concentrations of NOx in Maryland correlate with emissions (Figure 3).  The correlation is actually stronger with power plant emissions than with vehicle emissions, despite the majority of monitors being located near I-95.  </w:t>
      </w:r>
    </w:p>
    <w:p w14:paraId="0E3E076D" w14:textId="77777777" w:rsidR="00563201" w:rsidRDefault="00563201" w:rsidP="00B9096E"/>
    <w:p w14:paraId="65DC4E27" w14:textId="77777777" w:rsidR="00BB6AD1" w:rsidRDefault="00635A2A" w:rsidP="00B9096E">
      <w:r>
        <w:t>In summary, r</w:t>
      </w:r>
      <w:r w:rsidR="00B409BF">
        <w:t>eactive nitrogen, emitted as NO</w:t>
      </w:r>
      <w:r>
        <w:t xml:space="preserve">, can be sequestered in a variety of species </w:t>
      </w:r>
      <w:r w:rsidR="00296C11">
        <w:t xml:space="preserve">and recycled through NOx several times </w:t>
      </w:r>
      <w:r>
        <w:t>prior to oxidation to HNO</w:t>
      </w:r>
      <w:r w:rsidRPr="00635A2A">
        <w:rPr>
          <w:vertAlign w:val="subscript"/>
        </w:rPr>
        <w:t>3</w:t>
      </w:r>
      <w:r w:rsidR="00B409BF">
        <w:t xml:space="preserve"> and loss from the atmosphere.</w:t>
      </w:r>
      <w:r>
        <w:t xml:space="preserve">  </w:t>
      </w:r>
      <w:r w:rsidR="00B409BF">
        <w:t xml:space="preserve">Boundary layer convection and other mixing processes transport NOy to higher altitudes where removal is slower and wind speeds greater.  </w:t>
      </w:r>
      <w:r>
        <w:t xml:space="preserve">The </w:t>
      </w:r>
      <w:r w:rsidR="00B409BF">
        <w:t>result</w:t>
      </w:r>
      <w:r>
        <w:t xml:space="preserve"> is a substantial fraction of NOx emitted </w:t>
      </w:r>
      <w:r w:rsidR="00B409BF">
        <w:t xml:space="preserve">in the Ohio River Valley </w:t>
      </w:r>
      <w:r>
        <w:t>deposited in the Chesapeake Bay watershed.</w:t>
      </w:r>
    </w:p>
    <w:p w14:paraId="09F27978" w14:textId="77777777" w:rsidR="00BB6AD1" w:rsidRDefault="00BB6AD1" w:rsidP="00B9096E"/>
    <w:p w14:paraId="6795F980" w14:textId="77777777" w:rsidR="00BB6AD1" w:rsidRDefault="00BB6AD1" w:rsidP="00B9096E">
      <w:pPr>
        <w:rPr>
          <w:b/>
        </w:rPr>
      </w:pPr>
    </w:p>
    <w:p w14:paraId="362AAD83" w14:textId="77777777" w:rsidR="00BB6AD1" w:rsidRDefault="00BB6AD1" w:rsidP="00435D9A">
      <w:pPr>
        <w:outlineLvl w:val="0"/>
        <w:rPr>
          <w:b/>
        </w:rPr>
      </w:pPr>
      <w:r>
        <w:rPr>
          <w:b/>
        </w:rPr>
        <w:t>References</w:t>
      </w:r>
    </w:p>
    <w:p w14:paraId="69114D13" w14:textId="6286C73A" w:rsidR="00BB6AD1" w:rsidRDefault="00BB6AD1" w:rsidP="00B9096E"/>
    <w:p w14:paraId="68408B86" w14:textId="77777777" w:rsidR="00172D33" w:rsidRDefault="00172D33" w:rsidP="00172D33">
      <w:r>
        <w:t xml:space="preserve">Butler, T. J., G. E. Likens, F. M. Vermeylen, and B. J. B. Stunder (2005), The impact of changing nitrogen oxide emissions on wet and dry nitrogen deposition in the northeastern USA, </w:t>
      </w:r>
      <w:r w:rsidRPr="00930986">
        <w:rPr>
          <w:i/>
        </w:rPr>
        <w:t>Atmospheric Environment</w:t>
      </w:r>
      <w:r>
        <w:t>, 39(27), 4851-4862.</w:t>
      </w:r>
    </w:p>
    <w:p w14:paraId="3E69C037" w14:textId="77777777" w:rsidR="00172D33" w:rsidRDefault="00172D33" w:rsidP="00172D33"/>
    <w:p w14:paraId="0F3587AC" w14:textId="77777777" w:rsidR="00172D33" w:rsidRDefault="00172D33" w:rsidP="00172D33">
      <w:r>
        <w:t>EPA (2010), Reactive Nitrogen in the United States; An Analysis of Inputs, Flows, Consequences, and Management Options edited by SAB.</w:t>
      </w:r>
    </w:p>
    <w:p w14:paraId="36736080" w14:textId="77777777" w:rsidR="00516DBA" w:rsidRDefault="00516DBA" w:rsidP="00516DBA"/>
    <w:p w14:paraId="3BCBA955" w14:textId="77777777" w:rsidR="00516DBA" w:rsidRDefault="00516DBA" w:rsidP="00516DBA">
      <w:r>
        <w:t>EPA (2006), Air Quality Criteria for Ozone and Related Photochemical Oxidants Rep. EPA/600/R-05/0004aA.</w:t>
      </w:r>
    </w:p>
    <w:p w14:paraId="0349D370" w14:textId="77777777" w:rsidR="00516DBA" w:rsidRDefault="00516DBA" w:rsidP="00516DBA"/>
    <w:p w14:paraId="070DC60C" w14:textId="588FCCB0" w:rsidR="00516DBA" w:rsidRDefault="00516DBA" w:rsidP="00516DBA">
      <w:r>
        <w:t>EPA (2008), Integrated Science Assessment for Oxides of Nitrogen and Sulfur – Ecological Criteria.  Rep. EPA/600/R-08/082F.</w:t>
      </w:r>
    </w:p>
    <w:p w14:paraId="47B1FF19" w14:textId="77777777" w:rsidR="00172D33" w:rsidRDefault="00172D33" w:rsidP="00172D33"/>
    <w:p w14:paraId="12943674" w14:textId="05ADD705" w:rsidR="00172D33" w:rsidRDefault="00172D33" w:rsidP="00435D9A">
      <w:pPr>
        <w:outlineLvl w:val="0"/>
      </w:pPr>
      <w:r>
        <w:t xml:space="preserve">Hains, J. C., et al., (2009) </w:t>
      </w:r>
      <w:r w:rsidRPr="00930986">
        <w:rPr>
          <w:i/>
        </w:rPr>
        <w:t>Atmos. Environ</w:t>
      </w:r>
      <w:r>
        <w:t xml:space="preserve">. </w:t>
      </w:r>
    </w:p>
    <w:p w14:paraId="79FFD259" w14:textId="77777777" w:rsidR="00172D33" w:rsidRDefault="00172D33" w:rsidP="00172D33"/>
    <w:p w14:paraId="13A28BDB" w14:textId="77777777" w:rsidR="00172D33" w:rsidRDefault="00172D33" w:rsidP="00172D33">
      <w:r>
        <w:t xml:space="preserve">Holland, E. A., B. H. Braswell, J. Sulzman, and J. F. Lamarque (2005), Nitrogen deposition onto the United States and western Europe: Synthesis of observations and models, </w:t>
      </w:r>
      <w:r w:rsidRPr="00930986">
        <w:rPr>
          <w:i/>
        </w:rPr>
        <w:t>Ecological Applications</w:t>
      </w:r>
      <w:r>
        <w:t>, 15(1), 38-57.</w:t>
      </w:r>
    </w:p>
    <w:p w14:paraId="66358E66" w14:textId="77777777" w:rsidR="00172D33" w:rsidRDefault="00172D33" w:rsidP="00172D33"/>
    <w:p w14:paraId="5DDC1724" w14:textId="77777777" w:rsidR="00172D33" w:rsidRDefault="00172D33" w:rsidP="00172D33">
      <w:r>
        <w:t xml:space="preserve">Pinder, R. W., K. W. Appel, and R. L. Dennis (2011), Trends in atmospheric reactive nitrogen for the Eastern United States, </w:t>
      </w:r>
      <w:r w:rsidRPr="00930986">
        <w:rPr>
          <w:i/>
        </w:rPr>
        <w:t>Environmental Pollution</w:t>
      </w:r>
      <w:r>
        <w:t>, 159(10), 3138-3141.</w:t>
      </w:r>
    </w:p>
    <w:p w14:paraId="2FA4D8D1" w14:textId="77777777" w:rsidR="00172D33" w:rsidRDefault="00172D33" w:rsidP="00172D33"/>
    <w:p w14:paraId="5F709DF6" w14:textId="77777777" w:rsidR="00172D33" w:rsidRDefault="00172D33" w:rsidP="00435D9A">
      <w:pPr>
        <w:outlineLvl w:val="0"/>
      </w:pPr>
      <w:r>
        <w:t>NADP, Annual Report, 2010, http://nadp.sws.uiuc.edu/lib/dataReports.aspx</w:t>
      </w:r>
    </w:p>
    <w:p w14:paraId="621E83C5" w14:textId="77777777" w:rsidR="00172D33" w:rsidRDefault="00172D33" w:rsidP="00172D33"/>
    <w:p w14:paraId="7E68D70E" w14:textId="77777777" w:rsidR="00172D33" w:rsidRDefault="00172D33" w:rsidP="00172D33">
      <w:r>
        <w:t>He, Hao, “Air Pollutant concentrations and trends over the eastern US and China:</w:t>
      </w:r>
    </w:p>
    <w:p w14:paraId="170F3B7C" w14:textId="77777777" w:rsidR="00172D33" w:rsidRDefault="00172D33" w:rsidP="00172D33">
      <w:r>
        <w:t>Aircraft measurements and numerical simulations” Ph.D. dissertation The University of Maryland, 2012.</w:t>
      </w:r>
    </w:p>
    <w:p w14:paraId="5447EE94" w14:textId="77777777" w:rsidR="00172D33" w:rsidRDefault="00172D33" w:rsidP="00B9096E"/>
    <w:p w14:paraId="2480665F" w14:textId="77777777" w:rsidR="00BB6AD1" w:rsidRDefault="00BB6AD1" w:rsidP="00B9096E"/>
    <w:p w14:paraId="25CF8079" w14:textId="77777777" w:rsidR="00BB6AD1" w:rsidRDefault="00BB6AD1" w:rsidP="00B9096E"/>
    <w:p w14:paraId="14D6D16A" w14:textId="57C6CBD0" w:rsidR="00BD773A" w:rsidRDefault="00BD773A" w:rsidP="00B9096E">
      <w:r>
        <w:rPr>
          <w:noProof/>
        </w:rPr>
        <w:drawing>
          <wp:inline distT="0" distB="0" distL="0" distR="0" wp14:anchorId="7B304A42" wp14:editId="069DB6BF">
            <wp:extent cx="2740794" cy="3698557"/>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151" cy="3701738"/>
                    </a:xfrm>
                    <a:prstGeom prst="rect">
                      <a:avLst/>
                    </a:prstGeom>
                    <a:noFill/>
                    <a:ln>
                      <a:noFill/>
                    </a:ln>
                  </pic:spPr>
                </pic:pic>
              </a:graphicData>
            </a:graphic>
          </wp:inline>
        </w:drawing>
      </w:r>
      <w:r w:rsidR="00DE4399">
        <w:rPr>
          <w:noProof/>
        </w:rPr>
        <w:drawing>
          <wp:inline distT="0" distB="0" distL="0" distR="0" wp14:anchorId="055F57B2" wp14:editId="3073DC31">
            <wp:extent cx="2743200" cy="36900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3690008"/>
                    </a:xfrm>
                    <a:prstGeom prst="rect">
                      <a:avLst/>
                    </a:prstGeom>
                    <a:noFill/>
                    <a:ln>
                      <a:noFill/>
                    </a:ln>
                  </pic:spPr>
                </pic:pic>
              </a:graphicData>
            </a:graphic>
          </wp:inline>
        </w:drawing>
      </w:r>
    </w:p>
    <w:p w14:paraId="4903F0B7" w14:textId="77777777" w:rsidR="00DE4399" w:rsidRDefault="00DE4399"/>
    <w:p w14:paraId="102C993E" w14:textId="25E459FD" w:rsidR="00BD773A" w:rsidRDefault="00BD773A">
      <w:r w:rsidRPr="00BB6AD1">
        <w:rPr>
          <w:b/>
        </w:rPr>
        <w:t>Figure</w:t>
      </w:r>
      <w:r w:rsidR="00BB6AD1" w:rsidRPr="00BB6AD1">
        <w:rPr>
          <w:b/>
        </w:rPr>
        <w:t xml:space="preserve"> </w:t>
      </w:r>
      <w:r w:rsidRPr="00BB6AD1">
        <w:rPr>
          <w:b/>
        </w:rPr>
        <w:t>1.</w:t>
      </w:r>
      <w:r>
        <w:t xml:space="preserve">  </w:t>
      </w:r>
      <w:r w:rsidR="00D82739">
        <w:t>Altitude profiles of t</w:t>
      </w:r>
      <w:r>
        <w:t xml:space="preserve">otal oxidized </w:t>
      </w:r>
      <w:r w:rsidR="00A12DAB">
        <w:t xml:space="preserve">reactive </w:t>
      </w:r>
      <w:r>
        <w:t>nitrogen (NOy) from</w:t>
      </w:r>
      <w:r w:rsidR="00D82739">
        <w:t xml:space="preserve"> </w:t>
      </w:r>
      <w:r>
        <w:t>NASA P3 observations during DISCOVER-AQ for two sites in Ma</w:t>
      </w:r>
      <w:r w:rsidR="003263EF">
        <w:t>r</w:t>
      </w:r>
      <w:r>
        <w:t xml:space="preserve">yland </w:t>
      </w:r>
      <w:r w:rsidR="00D82739">
        <w:t>–</w:t>
      </w:r>
      <w:r>
        <w:t xml:space="preserve"> </w:t>
      </w:r>
      <w:r w:rsidR="00D82739">
        <w:t xml:space="preserve">Essex </w:t>
      </w:r>
      <w:r>
        <w:t>(east of downt</w:t>
      </w:r>
      <w:r w:rsidR="00DE4399">
        <w:t xml:space="preserve">own Baltimore) and Padonia </w:t>
      </w:r>
      <w:r>
        <w:t>(</w:t>
      </w:r>
      <w:r w:rsidR="00DE4399">
        <w:t>northwest</w:t>
      </w:r>
      <w:r>
        <w:t xml:space="preserve"> of Baltimore and </w:t>
      </w:r>
      <w:r w:rsidR="00DE4399">
        <w:t>relatively rural</w:t>
      </w:r>
      <w:r>
        <w:t>)</w:t>
      </w:r>
      <w:r w:rsidR="003263EF">
        <w:t xml:space="preserve">.  </w:t>
      </w:r>
      <w:r>
        <w:t xml:space="preserve"> </w:t>
      </w:r>
      <w:r w:rsidR="00DE4399">
        <w:t>Units are parts p</w:t>
      </w:r>
      <w:r w:rsidR="00B409BF">
        <w:t xml:space="preserve">er trillion by volume; 4000 pptv </w:t>
      </w:r>
      <w:r w:rsidR="00DE4399">
        <w:t>= 4 ppb</w:t>
      </w:r>
      <w:r w:rsidR="00930986">
        <w:t>v</w:t>
      </w:r>
      <w:bookmarkStart w:id="0" w:name="_GoBack"/>
      <w:bookmarkEnd w:id="0"/>
      <w:r w:rsidR="00DE4399">
        <w:t xml:space="preserve">.  </w:t>
      </w:r>
      <w:r w:rsidR="003263EF">
        <w:t xml:space="preserve">The gray lines represent all observations from July 2011; colored lines are specific profiles of 7/16/11. </w:t>
      </w:r>
      <w:r w:rsidR="00D82739">
        <w:t xml:space="preserve"> </w:t>
      </w:r>
      <w:r w:rsidR="00DE4399">
        <w:t xml:space="preserve">Note that concentrations drop off rapidly above the relatively well-mixed planetary boundary layer.  </w:t>
      </w:r>
      <w:r w:rsidR="00D82739">
        <w:t xml:space="preserve">Data from </w:t>
      </w:r>
      <w:r w:rsidR="00DE4399">
        <w:t>R</w:t>
      </w:r>
      <w:r w:rsidR="00D82739">
        <w:t xml:space="preserve">. Cohen and A. Weinheimer </w:t>
      </w:r>
      <w:r w:rsidR="00D82739" w:rsidRPr="00D82739">
        <w:t>http://www-air.larc.nasa.gov/cgi-bin/arcstat-d</w:t>
      </w:r>
    </w:p>
    <w:p w14:paraId="19FF88D0" w14:textId="3739B45B" w:rsidR="00955B7D" w:rsidRDefault="00B9096E">
      <w:r>
        <w:rPr>
          <w:noProof/>
        </w:rPr>
        <w:drawing>
          <wp:inline distT="0" distB="0" distL="0" distR="0" wp14:anchorId="2492028E" wp14:editId="70D76E0B">
            <wp:extent cx="5486400" cy="622105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6221054"/>
                    </a:xfrm>
                    <a:prstGeom prst="rect">
                      <a:avLst/>
                    </a:prstGeom>
                    <a:noFill/>
                    <a:ln>
                      <a:noFill/>
                    </a:ln>
                  </pic:spPr>
                </pic:pic>
              </a:graphicData>
            </a:graphic>
          </wp:inline>
        </w:drawing>
      </w:r>
      <w:r w:rsidRPr="00B9096E">
        <w:t xml:space="preserve"> </w:t>
      </w:r>
    </w:p>
    <w:p w14:paraId="288F7D0A" w14:textId="3DE8DC01" w:rsidR="00B9096E" w:rsidRDefault="00B9096E">
      <w:r w:rsidRPr="00BB6AD1">
        <w:rPr>
          <w:b/>
        </w:rPr>
        <w:t>Figure 2.</w:t>
      </w:r>
      <w:r>
        <w:t xml:space="preserve">  Partitioning among reactive nitrogen (NOy) species by</w:t>
      </w:r>
      <w:r w:rsidR="004B2E1D">
        <w:t xml:space="preserve"> time of day and </w:t>
      </w:r>
      <w:r>
        <w:t xml:space="preserve">altitude during DISCOVER-AQ for three sites in Maryland – </w:t>
      </w:r>
      <w:r w:rsidR="00A55243">
        <w:t>Beltsville, NE of Washington</w:t>
      </w:r>
      <w:r w:rsidR="004B2E1D">
        <w:t>, DC;</w:t>
      </w:r>
      <w:r w:rsidR="00A55243">
        <w:t xml:space="preserve"> Padonia (northwest of Baltimore and relatively rural)</w:t>
      </w:r>
      <w:r w:rsidR="004B2E1D">
        <w:t>:</w:t>
      </w:r>
      <w:r w:rsidR="00A55243">
        <w:t xml:space="preserve"> </w:t>
      </w:r>
      <w:r>
        <w:t>Essex (east of downtown Baltimore)</w:t>
      </w:r>
      <w:r w:rsidR="00A55243">
        <w:t xml:space="preserve">.  </w:t>
      </w:r>
      <w:r w:rsidR="004B2E1D">
        <w:t xml:space="preserve">The top panels are morning and the middle panels afternoon fractional contribution to total NOy.  </w:t>
      </w:r>
      <w:r w:rsidR="00A55243">
        <w:t xml:space="preserve">On bottom panels </w:t>
      </w:r>
      <w:r w:rsidR="00A12DAB">
        <w:t xml:space="preserve">are mean </w:t>
      </w:r>
      <w:r w:rsidR="004B2E1D">
        <w:t>actual NO</w:t>
      </w:r>
      <w:r w:rsidR="004B2E1D" w:rsidRPr="00A12DAB">
        <w:rPr>
          <w:vertAlign w:val="subscript"/>
        </w:rPr>
        <w:t>2</w:t>
      </w:r>
      <w:r w:rsidR="004B2E1D">
        <w:t xml:space="preserve"> and NOy concentrations in </w:t>
      </w:r>
      <w:r w:rsidR="00A55243">
        <w:t>u</w:t>
      </w:r>
      <w:r w:rsidR="004B2E1D">
        <w:t xml:space="preserve">nits of </w:t>
      </w:r>
      <w:r>
        <w:t>parts pe</w:t>
      </w:r>
      <w:r w:rsidR="00A55243">
        <w:t>r b</w:t>
      </w:r>
      <w:r w:rsidR="004B2E1D">
        <w:t>illion by volume (ppb)</w:t>
      </w:r>
      <w:r>
        <w:t xml:space="preserve">. </w:t>
      </w:r>
      <w:r w:rsidR="00435D9A">
        <w:t xml:space="preserve"> </w:t>
      </w:r>
      <w:r>
        <w:t xml:space="preserve">Data from R. Cohen and A. Weinheimer </w:t>
      </w:r>
      <w:hyperlink r:id="rId11" w:history="1">
        <w:r w:rsidR="007215FF" w:rsidRPr="00D63B17">
          <w:rPr>
            <w:rStyle w:val="Hyperlink"/>
          </w:rPr>
          <w:t>http://www-air.larc.nasa.gov/cgi-bin/arcstat-d</w:t>
        </w:r>
      </w:hyperlink>
    </w:p>
    <w:p w14:paraId="6DD87182" w14:textId="77777777" w:rsidR="007215FF" w:rsidRDefault="007215FF"/>
    <w:p w14:paraId="69B9934C" w14:textId="0F54C738" w:rsidR="007215FF" w:rsidRDefault="007215FF">
      <w:r>
        <w:br w:type="page"/>
      </w:r>
    </w:p>
    <w:p w14:paraId="608EE824" w14:textId="77777777" w:rsidR="007215FF" w:rsidRDefault="007215FF" w:rsidP="007215FF">
      <w:pPr>
        <w:jc w:val="both"/>
      </w:pPr>
    </w:p>
    <w:p w14:paraId="10B72914" w14:textId="6D05D861" w:rsidR="007215FF" w:rsidRDefault="007215FF" w:rsidP="007215FF">
      <w:pPr>
        <w:jc w:val="both"/>
      </w:pPr>
      <w:r>
        <w:rPr>
          <w:noProof/>
        </w:rPr>
        <w:drawing>
          <wp:inline distT="0" distB="0" distL="0" distR="0" wp14:anchorId="5DAFA693" wp14:editId="6C96B760">
            <wp:extent cx="5398135" cy="4172585"/>
            <wp:effectExtent l="0" t="0" r="12065" b="0"/>
            <wp:docPr id="2" name="Picture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8135" cy="4172585"/>
                    </a:xfrm>
                    <a:prstGeom prst="rect">
                      <a:avLst/>
                    </a:prstGeom>
                    <a:noFill/>
                    <a:ln>
                      <a:noFill/>
                    </a:ln>
                  </pic:spPr>
                </pic:pic>
              </a:graphicData>
            </a:graphic>
          </wp:inline>
        </w:drawing>
      </w:r>
    </w:p>
    <w:p w14:paraId="144B00D8" w14:textId="3BE79306" w:rsidR="007215FF" w:rsidRPr="007215FF" w:rsidRDefault="007215FF" w:rsidP="00435D9A">
      <w:r>
        <w:rPr>
          <w:b/>
        </w:rPr>
        <w:t xml:space="preserve">Figure </w:t>
      </w:r>
      <w:r w:rsidR="00EC387F">
        <w:rPr>
          <w:b/>
        </w:rPr>
        <w:t>3</w:t>
      </w:r>
      <w:r>
        <w:rPr>
          <w:b/>
        </w:rPr>
        <w:t>.</w:t>
      </w:r>
      <w:r w:rsidR="00435D9A">
        <w:t xml:space="preserve"> T</w:t>
      </w:r>
      <w:r>
        <w:t xml:space="preserve">emporal trends in NOx emissions </w:t>
      </w:r>
      <w:r w:rsidR="00EC387F">
        <w:t xml:space="preserve">and observed </w:t>
      </w:r>
      <w:r w:rsidR="00435D9A">
        <w:t xml:space="preserve">surface </w:t>
      </w:r>
      <w:r w:rsidR="00EC387F">
        <w:t xml:space="preserve">concentrations in Maryland.  Emissions </w:t>
      </w:r>
      <w:r w:rsidR="00435D9A">
        <w:t xml:space="preserve">are </w:t>
      </w:r>
      <w:r w:rsidR="00EC387F">
        <w:t>from CEMS USEPA NEI mobile NO</w:t>
      </w:r>
      <w:r w:rsidR="00EC387F" w:rsidRPr="00A039D9">
        <w:rPr>
          <w:vertAlign w:val="subscript"/>
        </w:rPr>
        <w:t>x</w:t>
      </w:r>
      <w:r w:rsidR="00EC387F">
        <w:t xml:space="preserve"> emissions (NEI </w:t>
      </w:r>
      <w:r w:rsidR="00EC387F" w:rsidRPr="00A039D9">
        <w:rPr>
          <w:i/>
        </w:rPr>
        <w:t>mobile emission = onroad emission + nonroad emission</w:t>
      </w:r>
      <w:r w:rsidR="00EC387F">
        <w:t>).  Most monitors are located near I-95 but concentrations follow power plants emissions more closely.</w:t>
      </w:r>
    </w:p>
    <w:p w14:paraId="606E1F7E" w14:textId="77777777" w:rsidR="00516DBA" w:rsidRDefault="00516DBA"/>
    <w:p w14:paraId="50BDD396" w14:textId="77777777" w:rsidR="00516DBA" w:rsidRDefault="00516DBA"/>
    <w:p w14:paraId="49C6FA23" w14:textId="6D6EA0FC" w:rsidR="00886141" w:rsidRPr="00886141" w:rsidRDefault="00886141"/>
    <w:sectPr w:rsidR="00886141" w:rsidRPr="00886141" w:rsidSect="00955B7D">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8D1D42" w14:textId="77777777" w:rsidR="00BB6AD1" w:rsidRDefault="00BB6AD1" w:rsidP="00A12DAB">
      <w:r>
        <w:separator/>
      </w:r>
    </w:p>
  </w:endnote>
  <w:endnote w:type="continuationSeparator" w:id="0">
    <w:p w14:paraId="3A1B7F9A" w14:textId="77777777" w:rsidR="00BB6AD1" w:rsidRDefault="00BB6AD1" w:rsidP="00A12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237EF" w14:textId="77777777" w:rsidR="00BB6AD1" w:rsidRDefault="00BB6AD1" w:rsidP="00A12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F23E07" w14:textId="77777777" w:rsidR="00BB6AD1" w:rsidRDefault="00BB6AD1" w:rsidP="00A12DA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09B95" w14:textId="77777777" w:rsidR="00BB6AD1" w:rsidRDefault="00BB6AD1" w:rsidP="00A12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0986">
      <w:rPr>
        <w:rStyle w:val="PageNumber"/>
        <w:noProof/>
      </w:rPr>
      <w:t>1</w:t>
    </w:r>
    <w:r>
      <w:rPr>
        <w:rStyle w:val="PageNumber"/>
      </w:rPr>
      <w:fldChar w:fldCharType="end"/>
    </w:r>
  </w:p>
  <w:p w14:paraId="2794745B" w14:textId="77777777" w:rsidR="00BB6AD1" w:rsidRDefault="00BB6AD1" w:rsidP="00A12DA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652625" w14:textId="77777777" w:rsidR="00BB6AD1" w:rsidRDefault="00BB6AD1" w:rsidP="00A12DAB">
      <w:r>
        <w:separator/>
      </w:r>
    </w:p>
  </w:footnote>
  <w:footnote w:type="continuationSeparator" w:id="0">
    <w:p w14:paraId="1A52BBFE" w14:textId="77777777" w:rsidR="00BB6AD1" w:rsidRDefault="00BB6AD1" w:rsidP="00A12D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ez2zzp6frwx3exz5q5t09sv59apd2rvdwv&quot;&gt;Reprints-Conv20110501Good&lt;record-ids&gt;&lt;item&gt;3093&lt;/item&gt;&lt;item&gt;14947&lt;/item&gt;&lt;/record-ids&gt;&lt;/item&gt;&lt;/Libraries&gt;"/>
  </w:docVars>
  <w:rsids>
    <w:rsidRoot w:val="00BD773A"/>
    <w:rsid w:val="00053683"/>
    <w:rsid w:val="000E2966"/>
    <w:rsid w:val="00131E22"/>
    <w:rsid w:val="00172D33"/>
    <w:rsid w:val="00197C1A"/>
    <w:rsid w:val="001E1964"/>
    <w:rsid w:val="00296C11"/>
    <w:rsid w:val="002A0170"/>
    <w:rsid w:val="003263EF"/>
    <w:rsid w:val="00342792"/>
    <w:rsid w:val="00435D9A"/>
    <w:rsid w:val="004A0D4A"/>
    <w:rsid w:val="004B2E1D"/>
    <w:rsid w:val="00506E99"/>
    <w:rsid w:val="00516DBA"/>
    <w:rsid w:val="00563201"/>
    <w:rsid w:val="00635A2A"/>
    <w:rsid w:val="00663C52"/>
    <w:rsid w:val="00685C8A"/>
    <w:rsid w:val="007215FF"/>
    <w:rsid w:val="007A00E3"/>
    <w:rsid w:val="007E4572"/>
    <w:rsid w:val="00810915"/>
    <w:rsid w:val="008764EA"/>
    <w:rsid w:val="00886141"/>
    <w:rsid w:val="00913A89"/>
    <w:rsid w:val="00930986"/>
    <w:rsid w:val="00955B7D"/>
    <w:rsid w:val="00A12DAB"/>
    <w:rsid w:val="00A55243"/>
    <w:rsid w:val="00A934CB"/>
    <w:rsid w:val="00B409BF"/>
    <w:rsid w:val="00B9096E"/>
    <w:rsid w:val="00BB6AD1"/>
    <w:rsid w:val="00BC4385"/>
    <w:rsid w:val="00BD773A"/>
    <w:rsid w:val="00C31550"/>
    <w:rsid w:val="00D25121"/>
    <w:rsid w:val="00D44CB4"/>
    <w:rsid w:val="00D66DD4"/>
    <w:rsid w:val="00D82739"/>
    <w:rsid w:val="00DE4399"/>
    <w:rsid w:val="00E30A93"/>
    <w:rsid w:val="00E34B4E"/>
    <w:rsid w:val="00E67A47"/>
    <w:rsid w:val="00E90074"/>
    <w:rsid w:val="00E93102"/>
    <w:rsid w:val="00EB100D"/>
    <w:rsid w:val="00EC387F"/>
    <w:rsid w:val="00EF2EC1"/>
    <w:rsid w:val="00F309A4"/>
    <w:rsid w:val="00FF70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DD4E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773A"/>
    <w:rPr>
      <w:rFonts w:ascii="Lucida Grande" w:hAnsi="Lucida Grande"/>
      <w:sz w:val="18"/>
      <w:szCs w:val="18"/>
    </w:rPr>
  </w:style>
  <w:style w:type="character" w:customStyle="1" w:styleId="BalloonTextChar">
    <w:name w:val="Balloon Text Char"/>
    <w:basedOn w:val="DefaultParagraphFont"/>
    <w:link w:val="BalloonText"/>
    <w:uiPriority w:val="99"/>
    <w:semiHidden/>
    <w:rsid w:val="00BD773A"/>
    <w:rPr>
      <w:rFonts w:ascii="Lucida Grande" w:hAnsi="Lucida Grande"/>
      <w:sz w:val="18"/>
      <w:szCs w:val="18"/>
    </w:rPr>
  </w:style>
  <w:style w:type="character" w:styleId="Hyperlink">
    <w:name w:val="Hyperlink"/>
    <w:basedOn w:val="DefaultParagraphFont"/>
    <w:uiPriority w:val="99"/>
    <w:unhideWhenUsed/>
    <w:rsid w:val="00B9096E"/>
    <w:rPr>
      <w:color w:val="0000FF" w:themeColor="hyperlink"/>
      <w:u w:val="single"/>
    </w:rPr>
  </w:style>
  <w:style w:type="paragraph" w:styleId="Footer">
    <w:name w:val="footer"/>
    <w:basedOn w:val="Normal"/>
    <w:link w:val="FooterChar"/>
    <w:uiPriority w:val="99"/>
    <w:unhideWhenUsed/>
    <w:rsid w:val="00A12DAB"/>
    <w:pPr>
      <w:tabs>
        <w:tab w:val="center" w:pos="4320"/>
        <w:tab w:val="right" w:pos="8640"/>
      </w:tabs>
    </w:pPr>
  </w:style>
  <w:style w:type="character" w:customStyle="1" w:styleId="FooterChar">
    <w:name w:val="Footer Char"/>
    <w:basedOn w:val="DefaultParagraphFont"/>
    <w:link w:val="Footer"/>
    <w:uiPriority w:val="99"/>
    <w:rsid w:val="00A12DAB"/>
  </w:style>
  <w:style w:type="character" w:styleId="PageNumber">
    <w:name w:val="page number"/>
    <w:basedOn w:val="DefaultParagraphFont"/>
    <w:uiPriority w:val="99"/>
    <w:semiHidden/>
    <w:unhideWhenUsed/>
    <w:rsid w:val="00A12D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773A"/>
    <w:rPr>
      <w:rFonts w:ascii="Lucida Grande" w:hAnsi="Lucida Grande"/>
      <w:sz w:val="18"/>
      <w:szCs w:val="18"/>
    </w:rPr>
  </w:style>
  <w:style w:type="character" w:customStyle="1" w:styleId="BalloonTextChar">
    <w:name w:val="Balloon Text Char"/>
    <w:basedOn w:val="DefaultParagraphFont"/>
    <w:link w:val="BalloonText"/>
    <w:uiPriority w:val="99"/>
    <w:semiHidden/>
    <w:rsid w:val="00BD773A"/>
    <w:rPr>
      <w:rFonts w:ascii="Lucida Grande" w:hAnsi="Lucida Grande"/>
      <w:sz w:val="18"/>
      <w:szCs w:val="18"/>
    </w:rPr>
  </w:style>
  <w:style w:type="character" w:styleId="Hyperlink">
    <w:name w:val="Hyperlink"/>
    <w:basedOn w:val="DefaultParagraphFont"/>
    <w:uiPriority w:val="99"/>
    <w:unhideWhenUsed/>
    <w:rsid w:val="00B9096E"/>
    <w:rPr>
      <w:color w:val="0000FF" w:themeColor="hyperlink"/>
      <w:u w:val="single"/>
    </w:rPr>
  </w:style>
  <w:style w:type="paragraph" w:styleId="Footer">
    <w:name w:val="footer"/>
    <w:basedOn w:val="Normal"/>
    <w:link w:val="FooterChar"/>
    <w:uiPriority w:val="99"/>
    <w:unhideWhenUsed/>
    <w:rsid w:val="00A12DAB"/>
    <w:pPr>
      <w:tabs>
        <w:tab w:val="center" w:pos="4320"/>
        <w:tab w:val="right" w:pos="8640"/>
      </w:tabs>
    </w:pPr>
  </w:style>
  <w:style w:type="character" w:customStyle="1" w:styleId="FooterChar">
    <w:name w:val="Footer Char"/>
    <w:basedOn w:val="DefaultParagraphFont"/>
    <w:link w:val="Footer"/>
    <w:uiPriority w:val="99"/>
    <w:rsid w:val="00A12DAB"/>
  </w:style>
  <w:style w:type="character" w:styleId="PageNumber">
    <w:name w:val="page number"/>
    <w:basedOn w:val="DefaultParagraphFont"/>
    <w:uiPriority w:val="99"/>
    <w:semiHidden/>
    <w:unhideWhenUsed/>
    <w:rsid w:val="00A12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ir.larc.nasa.gov/cgi-bin/arcstat-d" TargetMode="External"/><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russ@atmos.umd.edu"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458</Words>
  <Characters>8316</Characters>
  <Application>Microsoft Macintosh Word</Application>
  <DocSecurity>0</DocSecurity>
  <Lines>69</Lines>
  <Paragraphs>19</Paragraphs>
  <ScaleCrop>false</ScaleCrop>
  <Company>umd</Company>
  <LinksUpToDate>false</LinksUpToDate>
  <CharactersWithSpaces>9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Dickerson</dc:creator>
  <cp:keywords/>
  <dc:description/>
  <cp:lastModifiedBy>Russell Dickerson</cp:lastModifiedBy>
  <cp:revision>3</cp:revision>
  <cp:lastPrinted>2012-03-12T13:09:00Z</cp:lastPrinted>
  <dcterms:created xsi:type="dcterms:W3CDTF">2012-03-12T13:11:00Z</dcterms:created>
  <dcterms:modified xsi:type="dcterms:W3CDTF">2012-03-12T14:47:00Z</dcterms:modified>
</cp:coreProperties>
</file>